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fldSimple w:instr=" SEQ Figura \* ARABIC ">
        <w:r w:rsidR="003B56C3">
          <w:rPr>
            <w:noProof/>
          </w:rPr>
          <w:t>2</w:t>
        </w:r>
      </w:fldSimple>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223E1630"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w:t>
      </w:r>
      <w:r w:rsidR="007407A2">
        <w:t xml:space="preserve"> atributos relacionados </w:t>
      </w:r>
      <w:r w:rsidR="007407A2">
        <w:t xml:space="preserve">a </w:t>
      </w:r>
      <w:r w:rsidR="007407A2">
        <w:t>música.</w:t>
      </w:r>
    </w:p>
    <w:p w14:paraId="49EFF677" w14:textId="17453DDB" w:rsidR="00500E06" w:rsidRDefault="00500E06" w:rsidP="00B313DC">
      <w:pPr>
        <w:pStyle w:val="Ttulo4"/>
      </w:pPr>
      <w:r>
        <w:t>Como é obtido o contexto?</w:t>
      </w:r>
    </w:p>
    <w:p w14:paraId="3B21F526" w14:textId="57189C06"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 utilizado como validação do contexto implícito obtido através do modelo.</w:t>
      </w:r>
    </w:p>
    <w:p w14:paraId="365D2711" w14:textId="2AA74071" w:rsidR="001F5A21" w:rsidRPr="00CD6D0B"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15CF18FC" w14:textId="77777777" w:rsidR="00500E06" w:rsidRDefault="00500E06" w:rsidP="00ED7216">
      <w:pPr>
        <w:pStyle w:val="PargrafodaLista"/>
        <w:numPr>
          <w:ilvl w:val="0"/>
          <w:numId w:val="35"/>
        </w:numPr>
      </w:pPr>
      <w:r>
        <w:t>O usuário pode auxiliar na definição do contexto?</w:t>
      </w:r>
    </w:p>
    <w:p w14:paraId="44FE48A6" w14:textId="77777777" w:rsidR="00500E06" w:rsidRDefault="00500E06" w:rsidP="00ED7216">
      <w:pPr>
        <w:pStyle w:val="PargrafodaLista"/>
        <w:numPr>
          <w:ilvl w:val="0"/>
          <w:numId w:val="35"/>
        </w:numPr>
      </w:pPr>
      <w:r>
        <w:t>É apresentado o contexto atual para o usuário?</w:t>
      </w:r>
    </w:p>
    <w:p w14:paraId="6A35DE9F" w14:textId="68C220C5" w:rsidR="00500E06" w:rsidRDefault="00500E06" w:rsidP="00B313DC">
      <w:pPr>
        <w:pStyle w:val="Ttulo4"/>
      </w:pPr>
      <w:r>
        <w:lastRenderedPageBreak/>
        <w:t>Como foram relacionados os contextos com as recomendações?</w:t>
      </w:r>
    </w:p>
    <w:p w14:paraId="7A7005B2" w14:textId="5308BAE5" w:rsidR="00D46084" w:rsidRPr="00D46084" w:rsidRDefault="00D46084" w:rsidP="00D46084">
      <w:r>
        <w:tab/>
        <w:t>Texto</w:t>
      </w:r>
    </w:p>
    <w:p w14:paraId="2FAA5D31" w14:textId="10F6C20E" w:rsidR="00500E06" w:rsidRDefault="00500E06" w:rsidP="00B313DC">
      <w:pPr>
        <w:pStyle w:val="Ttulo4"/>
      </w:pPr>
      <w:r>
        <w:t>Foi avaliado o nível de satisfação do usuário com a música recomendada?</w:t>
      </w:r>
    </w:p>
    <w:p w14:paraId="657F44E9" w14:textId="302A3CB1" w:rsidR="00D46084" w:rsidRPr="00D46084" w:rsidRDefault="00D46084" w:rsidP="00D46084">
      <w:r>
        <w:tab/>
        <w:t>Texto</w:t>
      </w:r>
    </w:p>
    <w:p w14:paraId="35C5FC10" w14:textId="77777777" w:rsidR="00500E06" w:rsidRDefault="00500E06" w:rsidP="00B313DC">
      <w:pPr>
        <w:pStyle w:val="Ttulo4"/>
      </w:pPr>
      <w:r>
        <w:t>A recomendação atingiu as expectativas do usuário?</w:t>
      </w:r>
    </w:p>
    <w:p w14:paraId="0763D4CC" w14:textId="77777777" w:rsidR="00500E06" w:rsidRDefault="00500E06" w:rsidP="00ED7216">
      <w:pPr>
        <w:pStyle w:val="PargrafodaLista"/>
        <w:numPr>
          <w:ilvl w:val="0"/>
          <w:numId w:val="35"/>
        </w:numPr>
      </w:pPr>
      <w:r>
        <w:t>Quais foram os critérios de qualidade utilizados?</w:t>
      </w:r>
    </w:p>
    <w:p w14:paraId="1BE74791" w14:textId="77777777" w:rsidR="00500E06" w:rsidRDefault="00500E06" w:rsidP="00ED7216">
      <w:pPr>
        <w:pStyle w:val="PargrafodaLista"/>
        <w:numPr>
          <w:ilvl w:val="0"/>
          <w:numId w:val="35"/>
        </w:numPr>
      </w:pPr>
      <w:r>
        <w:t>Quantidade de usuários utilizadas? (tamanho da base)</w:t>
      </w:r>
    </w:p>
    <w:p w14:paraId="12B134A9" w14:textId="77777777" w:rsidR="00500E06" w:rsidRDefault="00500E06" w:rsidP="00ED7216">
      <w:pPr>
        <w:pStyle w:val="PargrafodaLista"/>
        <w:numPr>
          <w:ilvl w:val="0"/>
          <w:numId w:val="35"/>
        </w:numPr>
      </w:pPr>
      <w:r>
        <w:t>Quais foram as técnicas de avaliação usadas?</w:t>
      </w:r>
    </w:p>
    <w:p w14:paraId="30400483" w14:textId="33E89308" w:rsidR="00500E06" w:rsidRDefault="00500E06" w:rsidP="00B313DC">
      <w:pPr>
        <w:pStyle w:val="Ttulo4"/>
      </w:pPr>
      <w:r>
        <w:t>Tiveram outros resultados apresentados? Quais?</w:t>
      </w:r>
    </w:p>
    <w:p w14:paraId="7C5D625C" w14:textId="17AD10CE" w:rsidR="00D46084" w:rsidRPr="00D46084" w:rsidRDefault="00D46084" w:rsidP="00D46084">
      <w:r>
        <w:tab/>
        <w:t>Texto</w:t>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36" w:name="_Toc40818914"/>
      <w:bookmarkStart w:id="37" w:name="_Ref40822320"/>
      <w:r w:rsidRPr="00D064C6">
        <w:rPr>
          <w:lang w:val="en-US"/>
        </w:rPr>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38" w:name="_Toc40818915"/>
      <w:r>
        <w:t>Tabela com tecnicas</w:t>
      </w:r>
      <w:bookmarkEnd w:id="38"/>
    </w:p>
    <w:p w14:paraId="4829856F" w14:textId="77777777" w:rsidR="00D34F72" w:rsidRDefault="00D34F72" w:rsidP="0080100E"/>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902E83" w:rsidRPr="00902E83" w14:paraId="3DE8575A" w14:textId="4E8010D0" w:rsidTr="009E4432">
        <w:tc>
          <w:tcPr>
            <w:tcW w:w="1060" w:type="dxa"/>
          </w:tcPr>
          <w:p w14:paraId="01539C5B" w14:textId="77777777" w:rsidR="0049181D" w:rsidRPr="00902E83" w:rsidRDefault="0049181D" w:rsidP="0080100E"/>
        </w:tc>
        <w:tc>
          <w:tcPr>
            <w:tcW w:w="1719"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 xml:space="preserve">The New Challenges when </w:t>
            </w:r>
            <w:r w:rsidRPr="00902E83">
              <w:rPr>
                <w:lang w:val="en-US"/>
              </w:rPr>
              <w:lastRenderedPageBreak/>
              <w:t>Modeling Context through Diversity over Time in Recommender Systems</w:t>
            </w:r>
          </w:p>
        </w:tc>
        <w:tc>
          <w:tcPr>
            <w:tcW w:w="1587" w:type="dxa"/>
          </w:tcPr>
          <w:p w14:paraId="057BD11E" w14:textId="39023400" w:rsidR="0049181D" w:rsidRPr="00902E83" w:rsidRDefault="0049181D" w:rsidP="0080100E">
            <w:pPr>
              <w:rPr>
                <w:lang w:val="en-US"/>
              </w:rPr>
            </w:pPr>
            <w:r w:rsidRPr="00902E83">
              <w:rPr>
                <w:lang w:val="en-US"/>
              </w:rPr>
              <w:lastRenderedPageBreak/>
              <w:t>3.3.2</w:t>
            </w:r>
            <w:r w:rsidRPr="00902E83">
              <w:rPr>
                <w:lang w:val="en-US"/>
              </w:rPr>
              <w:t xml:space="preserve"> </w:t>
            </w:r>
            <w:r w:rsidRPr="00902E83">
              <w:rPr>
                <w:lang w:val="en-US"/>
              </w:rPr>
              <w:t>Prediction of</w:t>
            </w:r>
            <w:r w:rsidRPr="00902E83">
              <w:rPr>
                <w:lang w:val="en-US"/>
              </w:rPr>
              <w:t xml:space="preserve"> </w:t>
            </w:r>
            <w:r w:rsidRPr="00902E83">
              <w:rPr>
                <w:lang w:val="en-US"/>
              </w:rPr>
              <w:t xml:space="preserve">music pairwise </w:t>
            </w:r>
            <w:r w:rsidRPr="00902E83">
              <w:rPr>
                <w:lang w:val="en-US"/>
              </w:rPr>
              <w:lastRenderedPageBreak/>
              <w:t>preferences from facial expressions</w:t>
            </w:r>
          </w:p>
        </w:tc>
        <w:tc>
          <w:tcPr>
            <w:tcW w:w="1976" w:type="dxa"/>
          </w:tcPr>
          <w:p w14:paraId="7A122D02" w14:textId="503AE228" w:rsidR="0049181D" w:rsidRPr="00902E83" w:rsidRDefault="0049181D" w:rsidP="0080100E">
            <w:pPr>
              <w:rPr>
                <w:lang w:val="en-US"/>
              </w:rPr>
            </w:pPr>
            <w:r w:rsidRPr="00902E83">
              <w:rPr>
                <w:lang w:val="en-US"/>
              </w:rPr>
              <w:lastRenderedPageBreak/>
              <w:t>3.3.3</w:t>
            </w:r>
            <w:r w:rsidRPr="00902E83">
              <w:rPr>
                <w:lang w:val="en-US"/>
              </w:rPr>
              <w:t xml:space="preserve"> </w:t>
            </w:r>
            <w:r w:rsidRPr="00902E83">
              <w:rPr>
                <w:lang w:val="en-US"/>
              </w:rPr>
              <w:t>Towards Intent-Aware Contextual Music Recommendation</w:t>
            </w:r>
            <w:r w:rsidRPr="00902E83">
              <w:rPr>
                <w:lang w:val="en-US"/>
              </w:rPr>
              <w:lastRenderedPageBreak/>
              <w:t>: Initial Experiments</w:t>
            </w:r>
          </w:p>
        </w:tc>
        <w:tc>
          <w:tcPr>
            <w:tcW w:w="1619" w:type="dxa"/>
          </w:tcPr>
          <w:p w14:paraId="2655A003" w14:textId="08AE25C2" w:rsidR="0049181D" w:rsidRPr="00902E83" w:rsidRDefault="0049181D" w:rsidP="0080100E">
            <w:pPr>
              <w:rPr>
                <w:lang w:val="en-US"/>
              </w:rPr>
            </w:pPr>
            <w:r w:rsidRPr="00902E83">
              <w:rPr>
                <w:lang w:val="en-US"/>
              </w:rPr>
              <w:lastRenderedPageBreak/>
              <w:t>3.3.4</w:t>
            </w:r>
            <w:r w:rsidRPr="00902E83">
              <w:rPr>
                <w:lang w:val="en-US"/>
              </w:rPr>
              <w:t xml:space="preserve"> </w:t>
            </w:r>
            <w:r w:rsidRPr="00902E83">
              <w:rPr>
                <w:lang w:val="en-US"/>
              </w:rPr>
              <w:t xml:space="preserve">Quantitative Study of Music </w:t>
            </w:r>
            <w:r w:rsidRPr="00902E83">
              <w:rPr>
                <w:lang w:val="en-US"/>
              </w:rPr>
              <w:lastRenderedPageBreak/>
              <w:t>Listening Behavior in a Smartphone Context</w:t>
            </w:r>
          </w:p>
        </w:tc>
        <w:tc>
          <w:tcPr>
            <w:tcW w:w="1101"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9E4432">
        <w:tc>
          <w:tcPr>
            <w:tcW w:w="1060"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719" w:type="dxa"/>
          </w:tcPr>
          <w:p w14:paraId="50CF849E" w14:textId="2DAD5964" w:rsidR="007C62DC" w:rsidRPr="007C62DC" w:rsidRDefault="007C62DC" w:rsidP="0080100E">
            <w:r w:rsidRPr="00902E83">
              <w:rPr>
                <w:rFonts w:ascii="Segoe UI Emoji" w:hAnsi="Segoe UI Emoji" w:cs="Segoe UI Emoji"/>
              </w:rPr>
              <w:t>❌</w:t>
            </w:r>
          </w:p>
        </w:tc>
        <w:tc>
          <w:tcPr>
            <w:tcW w:w="1587" w:type="dxa"/>
          </w:tcPr>
          <w:p w14:paraId="441F6F66" w14:textId="77777777" w:rsidR="007C62DC" w:rsidRPr="007C62DC" w:rsidRDefault="007C62DC" w:rsidP="0080100E"/>
        </w:tc>
        <w:tc>
          <w:tcPr>
            <w:tcW w:w="1976" w:type="dxa"/>
          </w:tcPr>
          <w:p w14:paraId="05017945" w14:textId="77777777" w:rsidR="007C62DC" w:rsidRPr="007C62DC" w:rsidRDefault="007C62DC" w:rsidP="0080100E"/>
        </w:tc>
        <w:tc>
          <w:tcPr>
            <w:tcW w:w="1619" w:type="dxa"/>
          </w:tcPr>
          <w:p w14:paraId="2495FE0C" w14:textId="77777777" w:rsidR="007C62DC" w:rsidRPr="007C62DC" w:rsidRDefault="007C62DC" w:rsidP="0080100E"/>
        </w:tc>
        <w:tc>
          <w:tcPr>
            <w:tcW w:w="1101"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9E4432">
        <w:tc>
          <w:tcPr>
            <w:tcW w:w="1060" w:type="dxa"/>
          </w:tcPr>
          <w:p w14:paraId="714D6C3D" w14:textId="350CF888" w:rsidR="00651BBC" w:rsidRPr="00902E83" w:rsidRDefault="00651BBC" w:rsidP="0080100E">
            <w:r>
              <w:t>Apresenta o desenvolvimento realizado no trabalho?</w:t>
            </w:r>
          </w:p>
        </w:tc>
        <w:tc>
          <w:tcPr>
            <w:tcW w:w="1719"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587" w:type="dxa"/>
          </w:tcPr>
          <w:p w14:paraId="6AAB0812" w14:textId="77777777" w:rsidR="00651BBC" w:rsidRPr="00902E83" w:rsidRDefault="00651BBC" w:rsidP="0080100E"/>
        </w:tc>
        <w:tc>
          <w:tcPr>
            <w:tcW w:w="1976" w:type="dxa"/>
          </w:tcPr>
          <w:p w14:paraId="3E617B59" w14:textId="77777777" w:rsidR="00651BBC" w:rsidRPr="00902E83" w:rsidRDefault="00651BBC" w:rsidP="0080100E"/>
        </w:tc>
        <w:tc>
          <w:tcPr>
            <w:tcW w:w="1619" w:type="dxa"/>
          </w:tcPr>
          <w:p w14:paraId="3CC5D2E2" w14:textId="77777777" w:rsidR="00651BBC" w:rsidRPr="00902E83" w:rsidRDefault="00651BBC" w:rsidP="0080100E"/>
        </w:tc>
        <w:tc>
          <w:tcPr>
            <w:tcW w:w="1101" w:type="dxa"/>
          </w:tcPr>
          <w:p w14:paraId="0C3801DF" w14:textId="77777777" w:rsidR="00651BBC" w:rsidRPr="00902E83" w:rsidRDefault="00651BBC" w:rsidP="0080100E"/>
        </w:tc>
      </w:tr>
      <w:tr w:rsidR="00902E83" w:rsidRPr="00902E83" w14:paraId="4988E608" w14:textId="77777777" w:rsidTr="009E4432">
        <w:tc>
          <w:tcPr>
            <w:tcW w:w="1060"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719" w:type="dxa"/>
          </w:tcPr>
          <w:p w14:paraId="3E6F9BE3" w14:textId="3CDA3490" w:rsidR="006B3EA4" w:rsidRPr="00902E83" w:rsidRDefault="006B3EA4" w:rsidP="0080100E">
            <w:r w:rsidRPr="00902E83">
              <w:rPr>
                <w:rFonts w:ascii="Segoe UI Emoji" w:hAnsi="Segoe UI Emoji" w:cs="Segoe UI Emoji"/>
              </w:rPr>
              <w:t>❌</w:t>
            </w:r>
          </w:p>
        </w:tc>
        <w:tc>
          <w:tcPr>
            <w:tcW w:w="1587" w:type="dxa"/>
          </w:tcPr>
          <w:p w14:paraId="5ABC353F" w14:textId="77777777" w:rsidR="006B3EA4" w:rsidRPr="00902E83" w:rsidRDefault="006B3EA4" w:rsidP="0080100E"/>
        </w:tc>
        <w:tc>
          <w:tcPr>
            <w:tcW w:w="1976" w:type="dxa"/>
          </w:tcPr>
          <w:p w14:paraId="01538D4E" w14:textId="77777777" w:rsidR="006B3EA4" w:rsidRPr="00902E83" w:rsidRDefault="006B3EA4" w:rsidP="0080100E"/>
        </w:tc>
        <w:tc>
          <w:tcPr>
            <w:tcW w:w="1619" w:type="dxa"/>
          </w:tcPr>
          <w:p w14:paraId="7D608D86" w14:textId="77777777" w:rsidR="006B3EA4" w:rsidRPr="00902E83" w:rsidRDefault="006B3EA4" w:rsidP="0080100E"/>
        </w:tc>
        <w:tc>
          <w:tcPr>
            <w:tcW w:w="1101" w:type="dxa"/>
          </w:tcPr>
          <w:p w14:paraId="7C22439D" w14:textId="77777777" w:rsidR="006B3EA4" w:rsidRPr="00902E83" w:rsidRDefault="006B3EA4" w:rsidP="0080100E"/>
        </w:tc>
      </w:tr>
      <w:tr w:rsidR="00902E83" w:rsidRPr="00902E83" w14:paraId="5854DF01" w14:textId="2062CB88" w:rsidTr="009E4432">
        <w:tc>
          <w:tcPr>
            <w:tcW w:w="1060"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719" w:type="dxa"/>
          </w:tcPr>
          <w:p w14:paraId="6618A93A" w14:textId="5FC821D9" w:rsidR="0049181D" w:rsidRPr="00902E83" w:rsidRDefault="00D779C5" w:rsidP="0080100E">
            <w:r w:rsidRPr="00902E83">
              <w:rPr>
                <w:rFonts w:ascii="Segoe UI Emoji" w:hAnsi="Segoe UI Emoji" w:cs="Segoe UI Emoji"/>
              </w:rPr>
              <w:t>✔</w:t>
            </w:r>
          </w:p>
        </w:tc>
        <w:tc>
          <w:tcPr>
            <w:tcW w:w="1587" w:type="dxa"/>
          </w:tcPr>
          <w:p w14:paraId="5B2111DA" w14:textId="155879A0" w:rsidR="0049181D" w:rsidRPr="00902E83" w:rsidRDefault="00674014" w:rsidP="0080100E">
            <w:r w:rsidRPr="00902E83">
              <w:t>-</w:t>
            </w:r>
          </w:p>
        </w:tc>
        <w:tc>
          <w:tcPr>
            <w:tcW w:w="1976" w:type="dxa"/>
          </w:tcPr>
          <w:p w14:paraId="1EB6B4BC" w14:textId="1D622C2B" w:rsidR="0049181D" w:rsidRPr="00902E83" w:rsidRDefault="00674014" w:rsidP="0080100E">
            <w:r w:rsidRPr="00902E83">
              <w:t>-</w:t>
            </w:r>
          </w:p>
        </w:tc>
        <w:tc>
          <w:tcPr>
            <w:tcW w:w="1619" w:type="dxa"/>
          </w:tcPr>
          <w:p w14:paraId="62405049" w14:textId="5A451E2C" w:rsidR="0049181D" w:rsidRPr="00902E83" w:rsidRDefault="00674014" w:rsidP="0080100E">
            <w:r w:rsidRPr="00902E83">
              <w:t>-</w:t>
            </w:r>
          </w:p>
        </w:tc>
        <w:tc>
          <w:tcPr>
            <w:tcW w:w="1101" w:type="dxa"/>
          </w:tcPr>
          <w:p w14:paraId="0926F3BB" w14:textId="03A27C23" w:rsidR="0049181D" w:rsidRPr="00902E83" w:rsidRDefault="003A2A21" w:rsidP="0080100E">
            <w:r w:rsidRPr="00902E83">
              <w:t>-</w:t>
            </w:r>
          </w:p>
        </w:tc>
      </w:tr>
      <w:tr w:rsidR="00DF4FFD" w:rsidRPr="00902E83" w14:paraId="3A01B34D" w14:textId="77777777" w:rsidTr="009E4432">
        <w:tc>
          <w:tcPr>
            <w:tcW w:w="1060" w:type="dxa"/>
          </w:tcPr>
          <w:p w14:paraId="4C0B4223" w14:textId="34507218" w:rsidR="00DF4FFD" w:rsidRPr="00902E83" w:rsidRDefault="00DF4FFD" w:rsidP="0080100E">
            <w:r w:rsidRPr="00902E83">
              <w:t xml:space="preserve">Utiliza do contexto </w:t>
            </w:r>
            <w:r>
              <w:t>comportamental</w:t>
            </w:r>
            <w:r w:rsidRPr="00902E83">
              <w:t>?</w:t>
            </w:r>
          </w:p>
        </w:tc>
        <w:tc>
          <w:tcPr>
            <w:tcW w:w="1719"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587" w:type="dxa"/>
          </w:tcPr>
          <w:p w14:paraId="625FC88F" w14:textId="77777777" w:rsidR="00DF4FFD" w:rsidRPr="00902E83" w:rsidRDefault="00DF4FFD" w:rsidP="0080100E"/>
        </w:tc>
        <w:tc>
          <w:tcPr>
            <w:tcW w:w="1976" w:type="dxa"/>
          </w:tcPr>
          <w:p w14:paraId="0F9DFEDA" w14:textId="77777777" w:rsidR="00DF4FFD" w:rsidRPr="00902E83" w:rsidRDefault="00DF4FFD" w:rsidP="0080100E"/>
        </w:tc>
        <w:tc>
          <w:tcPr>
            <w:tcW w:w="1619" w:type="dxa"/>
          </w:tcPr>
          <w:p w14:paraId="3B46B010" w14:textId="77777777" w:rsidR="00DF4FFD" w:rsidRPr="00902E83" w:rsidRDefault="00DF4FFD" w:rsidP="0080100E"/>
        </w:tc>
        <w:tc>
          <w:tcPr>
            <w:tcW w:w="1101" w:type="dxa"/>
          </w:tcPr>
          <w:p w14:paraId="21DD1880" w14:textId="77777777" w:rsidR="00DF4FFD" w:rsidRPr="00902E83" w:rsidRDefault="00DF4FFD" w:rsidP="0080100E"/>
        </w:tc>
      </w:tr>
      <w:tr w:rsidR="00DF4FFD" w:rsidRPr="00902E83" w14:paraId="2F042FD1" w14:textId="77777777" w:rsidTr="009E4432">
        <w:tc>
          <w:tcPr>
            <w:tcW w:w="1060" w:type="dxa"/>
          </w:tcPr>
          <w:p w14:paraId="5BA8A89A" w14:textId="3146CA47" w:rsidR="00DF4FFD" w:rsidRPr="00902E83" w:rsidRDefault="00DF4FFD" w:rsidP="0080100E">
            <w:r w:rsidRPr="00902E83">
              <w:t xml:space="preserve">Utiliza do contexto </w:t>
            </w:r>
            <w:r>
              <w:t>de ambiente</w:t>
            </w:r>
            <w:r w:rsidRPr="00902E83">
              <w:t>?</w:t>
            </w:r>
          </w:p>
        </w:tc>
        <w:tc>
          <w:tcPr>
            <w:tcW w:w="1719"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587" w:type="dxa"/>
          </w:tcPr>
          <w:p w14:paraId="2440BEFF" w14:textId="77777777" w:rsidR="00DF4FFD" w:rsidRPr="00902E83" w:rsidRDefault="00DF4FFD" w:rsidP="0080100E"/>
        </w:tc>
        <w:tc>
          <w:tcPr>
            <w:tcW w:w="1976" w:type="dxa"/>
          </w:tcPr>
          <w:p w14:paraId="62EC11FA" w14:textId="77777777" w:rsidR="00DF4FFD" w:rsidRPr="00902E83" w:rsidRDefault="00DF4FFD" w:rsidP="0080100E"/>
        </w:tc>
        <w:tc>
          <w:tcPr>
            <w:tcW w:w="1619" w:type="dxa"/>
          </w:tcPr>
          <w:p w14:paraId="157A9FC1" w14:textId="77777777" w:rsidR="00DF4FFD" w:rsidRPr="00902E83" w:rsidRDefault="00DF4FFD" w:rsidP="0080100E"/>
        </w:tc>
        <w:tc>
          <w:tcPr>
            <w:tcW w:w="1101" w:type="dxa"/>
          </w:tcPr>
          <w:p w14:paraId="1C4F733A" w14:textId="77777777" w:rsidR="00DF4FFD" w:rsidRPr="00902E83" w:rsidRDefault="00DF4FFD" w:rsidP="0080100E"/>
        </w:tc>
      </w:tr>
      <w:tr w:rsidR="00FE1403" w:rsidRPr="00902E83" w14:paraId="4E5C84AD" w14:textId="3660FFD0" w:rsidTr="009E4432">
        <w:tc>
          <w:tcPr>
            <w:tcW w:w="1060" w:type="dxa"/>
          </w:tcPr>
          <w:p w14:paraId="4AFC0513" w14:textId="0137024F" w:rsidR="0049181D" w:rsidRPr="00902E83" w:rsidRDefault="0034169E" w:rsidP="0080100E">
            <w:r w:rsidRPr="00902E83">
              <w:lastRenderedPageBreak/>
              <w:t>Utiliza do contexto explicito?</w:t>
            </w:r>
          </w:p>
        </w:tc>
        <w:tc>
          <w:tcPr>
            <w:tcW w:w="1719" w:type="dxa"/>
          </w:tcPr>
          <w:p w14:paraId="415B9054" w14:textId="0BDB9E91" w:rsidR="0049181D" w:rsidRPr="00902E83" w:rsidRDefault="007A4CD8" w:rsidP="0080100E">
            <w:r w:rsidRPr="00902E83">
              <w:rPr>
                <w:rFonts w:ascii="Segoe UI Emoji" w:hAnsi="Segoe UI Emoji" w:cs="Segoe UI Emoji"/>
              </w:rPr>
              <w:t>✔</w:t>
            </w:r>
          </w:p>
        </w:tc>
        <w:tc>
          <w:tcPr>
            <w:tcW w:w="1587" w:type="dxa"/>
          </w:tcPr>
          <w:p w14:paraId="70BCCBF7" w14:textId="77777777" w:rsidR="0049181D" w:rsidRPr="00902E83" w:rsidRDefault="0049181D" w:rsidP="0080100E"/>
        </w:tc>
        <w:tc>
          <w:tcPr>
            <w:tcW w:w="1976" w:type="dxa"/>
          </w:tcPr>
          <w:p w14:paraId="15E9C0B0" w14:textId="77777777" w:rsidR="0049181D" w:rsidRPr="00902E83" w:rsidRDefault="0049181D" w:rsidP="0080100E"/>
        </w:tc>
        <w:tc>
          <w:tcPr>
            <w:tcW w:w="1619" w:type="dxa"/>
          </w:tcPr>
          <w:p w14:paraId="4391E073" w14:textId="77777777" w:rsidR="0049181D" w:rsidRPr="00902E83" w:rsidRDefault="0049181D" w:rsidP="0080100E"/>
        </w:tc>
        <w:tc>
          <w:tcPr>
            <w:tcW w:w="1101" w:type="dxa"/>
          </w:tcPr>
          <w:p w14:paraId="42428EDA" w14:textId="77777777" w:rsidR="0049181D" w:rsidRPr="00902E83" w:rsidRDefault="0049181D" w:rsidP="0080100E"/>
        </w:tc>
      </w:tr>
      <w:tr w:rsidR="00FE1403" w:rsidRPr="00902E83" w14:paraId="682A38D2" w14:textId="77777777" w:rsidTr="009E4432">
        <w:tc>
          <w:tcPr>
            <w:tcW w:w="1060"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719" w:type="dxa"/>
          </w:tcPr>
          <w:p w14:paraId="2D5105E3" w14:textId="45A4C681" w:rsidR="00522AE7" w:rsidRPr="00902E83" w:rsidRDefault="00394FEB" w:rsidP="0080100E">
            <w:r w:rsidRPr="00902E83">
              <w:rPr>
                <w:rFonts w:ascii="Segoe UI Emoji" w:hAnsi="Segoe UI Emoji" w:cs="Segoe UI Emoji"/>
              </w:rPr>
              <w:t>✔</w:t>
            </w:r>
          </w:p>
        </w:tc>
        <w:tc>
          <w:tcPr>
            <w:tcW w:w="1587" w:type="dxa"/>
          </w:tcPr>
          <w:p w14:paraId="185BAB56" w14:textId="77777777" w:rsidR="00522AE7" w:rsidRPr="00902E83" w:rsidRDefault="00522AE7" w:rsidP="0080100E"/>
        </w:tc>
        <w:tc>
          <w:tcPr>
            <w:tcW w:w="1976" w:type="dxa"/>
          </w:tcPr>
          <w:p w14:paraId="0FC8BBDE" w14:textId="77777777" w:rsidR="00522AE7" w:rsidRPr="00902E83" w:rsidRDefault="00522AE7" w:rsidP="0080100E"/>
        </w:tc>
        <w:tc>
          <w:tcPr>
            <w:tcW w:w="1619" w:type="dxa"/>
          </w:tcPr>
          <w:p w14:paraId="22DBDAEA" w14:textId="77777777" w:rsidR="00522AE7" w:rsidRPr="00902E83" w:rsidRDefault="00522AE7" w:rsidP="0080100E"/>
        </w:tc>
        <w:tc>
          <w:tcPr>
            <w:tcW w:w="1101"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65B335" w14:textId="77777777" w:rsidR="000E19E4" w:rsidRDefault="000E19E4" w:rsidP="0080100E">
      <w:r>
        <w:separator/>
      </w:r>
    </w:p>
    <w:p w14:paraId="4998B04D" w14:textId="77777777" w:rsidR="000E19E4" w:rsidRDefault="000E19E4" w:rsidP="0080100E"/>
    <w:p w14:paraId="01B04EB8" w14:textId="77777777" w:rsidR="000E19E4" w:rsidRDefault="000E19E4" w:rsidP="0080100E"/>
    <w:p w14:paraId="63C8AD07" w14:textId="77777777" w:rsidR="000E19E4" w:rsidRDefault="000E19E4" w:rsidP="0080100E"/>
    <w:p w14:paraId="24A2CAA0" w14:textId="77777777" w:rsidR="000E19E4" w:rsidRDefault="000E19E4" w:rsidP="0080100E"/>
    <w:p w14:paraId="144427E1" w14:textId="77777777" w:rsidR="000E19E4" w:rsidRDefault="000E19E4" w:rsidP="0080100E"/>
    <w:p w14:paraId="15BAAEB8" w14:textId="77777777" w:rsidR="000E19E4" w:rsidRDefault="000E19E4" w:rsidP="0080100E"/>
    <w:p w14:paraId="35CD835D" w14:textId="77777777" w:rsidR="000E19E4" w:rsidRDefault="000E19E4" w:rsidP="0080100E"/>
    <w:p w14:paraId="28355B4E" w14:textId="77777777" w:rsidR="000E19E4" w:rsidRDefault="000E19E4" w:rsidP="0080100E"/>
    <w:p w14:paraId="21FC94FB" w14:textId="77777777" w:rsidR="000E19E4" w:rsidRDefault="000E19E4" w:rsidP="0080100E"/>
    <w:p w14:paraId="71EC2C42" w14:textId="77777777" w:rsidR="000E19E4" w:rsidRDefault="000E19E4" w:rsidP="0080100E"/>
    <w:p w14:paraId="0C6AE055" w14:textId="77777777" w:rsidR="000E19E4" w:rsidRDefault="000E19E4" w:rsidP="0080100E"/>
    <w:p w14:paraId="7B2CD632" w14:textId="77777777" w:rsidR="000E19E4" w:rsidRDefault="000E19E4" w:rsidP="0080100E"/>
    <w:p w14:paraId="02223AA6" w14:textId="77777777" w:rsidR="000E19E4" w:rsidRDefault="000E19E4" w:rsidP="0080100E"/>
    <w:p w14:paraId="763096CB" w14:textId="77777777" w:rsidR="000E19E4" w:rsidRDefault="000E19E4"/>
    <w:p w14:paraId="4115D532" w14:textId="77777777" w:rsidR="000E19E4" w:rsidRDefault="000E19E4" w:rsidP="009F310A"/>
    <w:p w14:paraId="7DA0BBD9" w14:textId="77777777" w:rsidR="000E19E4" w:rsidRDefault="000E19E4" w:rsidP="00152AD4"/>
  </w:endnote>
  <w:endnote w:type="continuationSeparator" w:id="0">
    <w:p w14:paraId="0CCE4382" w14:textId="77777777" w:rsidR="000E19E4" w:rsidRDefault="000E19E4" w:rsidP="0080100E">
      <w:r>
        <w:continuationSeparator/>
      </w:r>
    </w:p>
    <w:p w14:paraId="60008853" w14:textId="77777777" w:rsidR="000E19E4" w:rsidRDefault="000E19E4" w:rsidP="0080100E"/>
    <w:p w14:paraId="0F7AB78A" w14:textId="77777777" w:rsidR="000E19E4" w:rsidRDefault="000E19E4" w:rsidP="0080100E"/>
    <w:p w14:paraId="71DFE55F" w14:textId="77777777" w:rsidR="000E19E4" w:rsidRDefault="000E19E4" w:rsidP="0080100E"/>
    <w:p w14:paraId="356F6F37" w14:textId="77777777" w:rsidR="000E19E4" w:rsidRDefault="000E19E4" w:rsidP="0080100E"/>
    <w:p w14:paraId="0F0A54A5" w14:textId="77777777" w:rsidR="000E19E4" w:rsidRDefault="000E19E4" w:rsidP="0080100E"/>
    <w:p w14:paraId="1A5DF23E" w14:textId="77777777" w:rsidR="000E19E4" w:rsidRDefault="000E19E4" w:rsidP="0080100E"/>
    <w:p w14:paraId="2123061F" w14:textId="77777777" w:rsidR="000E19E4" w:rsidRDefault="000E19E4" w:rsidP="0080100E"/>
    <w:p w14:paraId="57AEA5AF" w14:textId="77777777" w:rsidR="000E19E4" w:rsidRDefault="000E19E4" w:rsidP="0080100E"/>
    <w:p w14:paraId="6216FCEB" w14:textId="77777777" w:rsidR="000E19E4" w:rsidRDefault="000E19E4" w:rsidP="0080100E"/>
    <w:p w14:paraId="26F1B51D" w14:textId="77777777" w:rsidR="000E19E4" w:rsidRDefault="000E19E4" w:rsidP="0080100E"/>
    <w:p w14:paraId="21BDE909" w14:textId="77777777" w:rsidR="000E19E4" w:rsidRDefault="000E19E4" w:rsidP="0080100E"/>
    <w:p w14:paraId="0DA1CD66" w14:textId="77777777" w:rsidR="000E19E4" w:rsidRDefault="000E19E4" w:rsidP="0080100E"/>
    <w:p w14:paraId="13516E57" w14:textId="77777777" w:rsidR="000E19E4" w:rsidRDefault="000E19E4" w:rsidP="0080100E"/>
    <w:p w14:paraId="3602C07F" w14:textId="77777777" w:rsidR="000E19E4" w:rsidRDefault="000E19E4"/>
    <w:p w14:paraId="229F8727" w14:textId="77777777" w:rsidR="000E19E4" w:rsidRDefault="000E19E4" w:rsidP="009F310A"/>
    <w:p w14:paraId="5D10B3CA" w14:textId="77777777" w:rsidR="000E19E4" w:rsidRDefault="000E19E4"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5BAF8F" w14:textId="77777777" w:rsidR="000E19E4" w:rsidRDefault="000E19E4" w:rsidP="0080100E">
      <w:r>
        <w:separator/>
      </w:r>
    </w:p>
    <w:p w14:paraId="716AF8AF" w14:textId="77777777" w:rsidR="000E19E4" w:rsidRDefault="000E19E4" w:rsidP="0080100E"/>
    <w:p w14:paraId="2FD3359B" w14:textId="77777777" w:rsidR="000E19E4" w:rsidRDefault="000E19E4" w:rsidP="0080100E"/>
    <w:p w14:paraId="54BC41AA" w14:textId="77777777" w:rsidR="000E19E4" w:rsidRDefault="000E19E4" w:rsidP="0080100E"/>
    <w:p w14:paraId="5530061A" w14:textId="77777777" w:rsidR="000E19E4" w:rsidRDefault="000E19E4" w:rsidP="0080100E"/>
    <w:p w14:paraId="2E66EA24" w14:textId="77777777" w:rsidR="000E19E4" w:rsidRDefault="000E19E4"/>
    <w:p w14:paraId="3D3120A0" w14:textId="77777777" w:rsidR="000E19E4" w:rsidRDefault="000E19E4" w:rsidP="009F310A"/>
    <w:p w14:paraId="20BD60C9" w14:textId="77777777" w:rsidR="000E19E4" w:rsidRDefault="000E19E4" w:rsidP="00152AD4"/>
  </w:footnote>
  <w:footnote w:type="continuationSeparator" w:id="0">
    <w:p w14:paraId="7B1110CB" w14:textId="77777777" w:rsidR="000E19E4" w:rsidRDefault="000E19E4" w:rsidP="0080100E">
      <w:r>
        <w:continuationSeparator/>
      </w:r>
    </w:p>
    <w:p w14:paraId="58BE4384" w14:textId="77777777" w:rsidR="000E19E4" w:rsidRDefault="000E19E4" w:rsidP="0080100E"/>
    <w:p w14:paraId="1630FDE4" w14:textId="77777777" w:rsidR="000E19E4" w:rsidRDefault="000E19E4" w:rsidP="0080100E"/>
    <w:p w14:paraId="7088CC9F" w14:textId="77777777" w:rsidR="000E19E4" w:rsidRDefault="000E19E4" w:rsidP="0080100E"/>
    <w:p w14:paraId="4B1EE3D3" w14:textId="77777777" w:rsidR="000E19E4" w:rsidRDefault="000E19E4" w:rsidP="0080100E"/>
    <w:p w14:paraId="7B16FD6D" w14:textId="77777777" w:rsidR="000E19E4" w:rsidRDefault="000E19E4" w:rsidP="0080100E"/>
    <w:p w14:paraId="3C052E64" w14:textId="77777777" w:rsidR="000E19E4" w:rsidRDefault="000E19E4" w:rsidP="0080100E"/>
    <w:p w14:paraId="2DD18C78" w14:textId="77777777" w:rsidR="000E19E4" w:rsidRDefault="000E19E4" w:rsidP="0080100E"/>
    <w:p w14:paraId="5B069EC6" w14:textId="77777777" w:rsidR="000E19E4" w:rsidRDefault="000E19E4" w:rsidP="0080100E"/>
    <w:p w14:paraId="28060133" w14:textId="77777777" w:rsidR="000E19E4" w:rsidRDefault="000E19E4" w:rsidP="0080100E"/>
    <w:p w14:paraId="0968D141" w14:textId="77777777" w:rsidR="000E19E4" w:rsidRDefault="000E19E4" w:rsidP="0080100E"/>
    <w:p w14:paraId="15306848" w14:textId="77777777" w:rsidR="000E19E4" w:rsidRDefault="000E19E4" w:rsidP="0080100E"/>
    <w:p w14:paraId="7D1D5870" w14:textId="77777777" w:rsidR="000E19E4" w:rsidRDefault="000E19E4" w:rsidP="0080100E"/>
    <w:p w14:paraId="69D6A90F" w14:textId="77777777" w:rsidR="000E19E4" w:rsidRDefault="000E19E4" w:rsidP="0080100E"/>
    <w:p w14:paraId="6B20A5B3" w14:textId="77777777" w:rsidR="000E19E4" w:rsidRDefault="000E19E4"/>
    <w:p w14:paraId="5E81AA87" w14:textId="77777777" w:rsidR="000E19E4" w:rsidRDefault="000E19E4" w:rsidP="009F310A"/>
    <w:p w14:paraId="2F77E977" w14:textId="77777777" w:rsidR="000E19E4" w:rsidRDefault="000E19E4"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18EE"/>
    <w:rsid w:val="00016710"/>
    <w:rsid w:val="00033685"/>
    <w:rsid w:val="00033EB9"/>
    <w:rsid w:val="00035600"/>
    <w:rsid w:val="00037480"/>
    <w:rsid w:val="00046157"/>
    <w:rsid w:val="000500A2"/>
    <w:rsid w:val="0005036F"/>
    <w:rsid w:val="000511B3"/>
    <w:rsid w:val="00051A51"/>
    <w:rsid w:val="00052712"/>
    <w:rsid w:val="00054150"/>
    <w:rsid w:val="0005610C"/>
    <w:rsid w:val="000662E4"/>
    <w:rsid w:val="00067F07"/>
    <w:rsid w:val="000700DE"/>
    <w:rsid w:val="000823A9"/>
    <w:rsid w:val="000916FC"/>
    <w:rsid w:val="0009495C"/>
    <w:rsid w:val="000964B3"/>
    <w:rsid w:val="000A0DD2"/>
    <w:rsid w:val="000A6503"/>
    <w:rsid w:val="000B7BD9"/>
    <w:rsid w:val="000C049F"/>
    <w:rsid w:val="000C396C"/>
    <w:rsid w:val="000C4C09"/>
    <w:rsid w:val="000C619D"/>
    <w:rsid w:val="000D1CE9"/>
    <w:rsid w:val="000D4B14"/>
    <w:rsid w:val="000E08FD"/>
    <w:rsid w:val="000E19E4"/>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E0A1A"/>
    <w:rsid w:val="001E1F73"/>
    <w:rsid w:val="001E5816"/>
    <w:rsid w:val="001F5A21"/>
    <w:rsid w:val="00201E61"/>
    <w:rsid w:val="0020708D"/>
    <w:rsid w:val="00215DF2"/>
    <w:rsid w:val="002337EE"/>
    <w:rsid w:val="00244116"/>
    <w:rsid w:val="00246436"/>
    <w:rsid w:val="00251C08"/>
    <w:rsid w:val="00251E4B"/>
    <w:rsid w:val="0025512A"/>
    <w:rsid w:val="00257F87"/>
    <w:rsid w:val="00261EE2"/>
    <w:rsid w:val="00263DDD"/>
    <w:rsid w:val="0026450D"/>
    <w:rsid w:val="002645B0"/>
    <w:rsid w:val="00265538"/>
    <w:rsid w:val="002736FC"/>
    <w:rsid w:val="00275D20"/>
    <w:rsid w:val="0028169A"/>
    <w:rsid w:val="00285410"/>
    <w:rsid w:val="0029277B"/>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64E6"/>
    <w:rsid w:val="00360AD6"/>
    <w:rsid w:val="00362D8A"/>
    <w:rsid w:val="00363B83"/>
    <w:rsid w:val="003679F5"/>
    <w:rsid w:val="003771D9"/>
    <w:rsid w:val="003771F4"/>
    <w:rsid w:val="00377BBD"/>
    <w:rsid w:val="00381EE6"/>
    <w:rsid w:val="00390005"/>
    <w:rsid w:val="00394FEB"/>
    <w:rsid w:val="003A2A21"/>
    <w:rsid w:val="003A5B9F"/>
    <w:rsid w:val="003A6D15"/>
    <w:rsid w:val="003B0444"/>
    <w:rsid w:val="003B1F3F"/>
    <w:rsid w:val="003B2512"/>
    <w:rsid w:val="003B370A"/>
    <w:rsid w:val="003B56C3"/>
    <w:rsid w:val="003B78E9"/>
    <w:rsid w:val="003C49D3"/>
    <w:rsid w:val="003C5B9A"/>
    <w:rsid w:val="003C6629"/>
    <w:rsid w:val="003D4992"/>
    <w:rsid w:val="003D50AF"/>
    <w:rsid w:val="003D5985"/>
    <w:rsid w:val="003F4DAB"/>
    <w:rsid w:val="0040163B"/>
    <w:rsid w:val="004019D4"/>
    <w:rsid w:val="00404658"/>
    <w:rsid w:val="00412F59"/>
    <w:rsid w:val="00414DB8"/>
    <w:rsid w:val="00420799"/>
    <w:rsid w:val="00420B24"/>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4328"/>
    <w:rsid w:val="004F4DEE"/>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2E1D"/>
    <w:rsid w:val="00553726"/>
    <w:rsid w:val="00553FFB"/>
    <w:rsid w:val="0055608C"/>
    <w:rsid w:val="00557A04"/>
    <w:rsid w:val="005610E7"/>
    <w:rsid w:val="005614A6"/>
    <w:rsid w:val="005661E6"/>
    <w:rsid w:val="00572A54"/>
    <w:rsid w:val="00576788"/>
    <w:rsid w:val="00577C81"/>
    <w:rsid w:val="0058348C"/>
    <w:rsid w:val="00584E18"/>
    <w:rsid w:val="00585B9A"/>
    <w:rsid w:val="005933D7"/>
    <w:rsid w:val="005936F1"/>
    <w:rsid w:val="005973E9"/>
    <w:rsid w:val="005A4548"/>
    <w:rsid w:val="005B79CC"/>
    <w:rsid w:val="005C3E4D"/>
    <w:rsid w:val="005D0600"/>
    <w:rsid w:val="005E6C22"/>
    <w:rsid w:val="005F01D8"/>
    <w:rsid w:val="005F30CE"/>
    <w:rsid w:val="005F599E"/>
    <w:rsid w:val="00602A14"/>
    <w:rsid w:val="00602D3F"/>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72EE"/>
    <w:rsid w:val="006A1A40"/>
    <w:rsid w:val="006A1C24"/>
    <w:rsid w:val="006A2B7F"/>
    <w:rsid w:val="006A7090"/>
    <w:rsid w:val="006B3EA4"/>
    <w:rsid w:val="006B5491"/>
    <w:rsid w:val="006C1A46"/>
    <w:rsid w:val="006C1E7D"/>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5824"/>
    <w:rsid w:val="00766FBB"/>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505E1"/>
    <w:rsid w:val="00851B82"/>
    <w:rsid w:val="00851C62"/>
    <w:rsid w:val="0085482E"/>
    <w:rsid w:val="0085540B"/>
    <w:rsid w:val="008577C2"/>
    <w:rsid w:val="00862324"/>
    <w:rsid w:val="008647B7"/>
    <w:rsid w:val="00870D6F"/>
    <w:rsid w:val="008720F9"/>
    <w:rsid w:val="008740F6"/>
    <w:rsid w:val="0087774B"/>
    <w:rsid w:val="0088087B"/>
    <w:rsid w:val="00882366"/>
    <w:rsid w:val="0088291D"/>
    <w:rsid w:val="00883021"/>
    <w:rsid w:val="008849DE"/>
    <w:rsid w:val="00886E29"/>
    <w:rsid w:val="00887424"/>
    <w:rsid w:val="0089397A"/>
    <w:rsid w:val="00893D00"/>
    <w:rsid w:val="008977E3"/>
    <w:rsid w:val="008A4CC4"/>
    <w:rsid w:val="008B2679"/>
    <w:rsid w:val="008B3CC4"/>
    <w:rsid w:val="008B49B9"/>
    <w:rsid w:val="008B7AED"/>
    <w:rsid w:val="008D0926"/>
    <w:rsid w:val="008D2152"/>
    <w:rsid w:val="008D2D70"/>
    <w:rsid w:val="008D579B"/>
    <w:rsid w:val="008E2997"/>
    <w:rsid w:val="008E4BA5"/>
    <w:rsid w:val="008F2AE9"/>
    <w:rsid w:val="008F318A"/>
    <w:rsid w:val="008F39AA"/>
    <w:rsid w:val="008F7307"/>
    <w:rsid w:val="009024E7"/>
    <w:rsid w:val="00902E83"/>
    <w:rsid w:val="00903B55"/>
    <w:rsid w:val="00913C91"/>
    <w:rsid w:val="00915CC6"/>
    <w:rsid w:val="009165C2"/>
    <w:rsid w:val="00933820"/>
    <w:rsid w:val="00936FA8"/>
    <w:rsid w:val="00940A5D"/>
    <w:rsid w:val="00942A3B"/>
    <w:rsid w:val="0094466A"/>
    <w:rsid w:val="00947D5D"/>
    <w:rsid w:val="0095228D"/>
    <w:rsid w:val="00953828"/>
    <w:rsid w:val="00963EBC"/>
    <w:rsid w:val="0097052D"/>
    <w:rsid w:val="009749D2"/>
    <w:rsid w:val="009751B6"/>
    <w:rsid w:val="0097624C"/>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2ACF"/>
    <w:rsid w:val="00A13CDC"/>
    <w:rsid w:val="00A16038"/>
    <w:rsid w:val="00A17F3D"/>
    <w:rsid w:val="00A3415D"/>
    <w:rsid w:val="00A34E19"/>
    <w:rsid w:val="00A378FC"/>
    <w:rsid w:val="00A42191"/>
    <w:rsid w:val="00A42809"/>
    <w:rsid w:val="00A45150"/>
    <w:rsid w:val="00A478F0"/>
    <w:rsid w:val="00A51BB4"/>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F789C"/>
    <w:rsid w:val="00B0079B"/>
    <w:rsid w:val="00B031DB"/>
    <w:rsid w:val="00B043C6"/>
    <w:rsid w:val="00B07096"/>
    <w:rsid w:val="00B15B79"/>
    <w:rsid w:val="00B16CAE"/>
    <w:rsid w:val="00B234FD"/>
    <w:rsid w:val="00B27BAB"/>
    <w:rsid w:val="00B313DC"/>
    <w:rsid w:val="00B3145F"/>
    <w:rsid w:val="00B34139"/>
    <w:rsid w:val="00B35EFA"/>
    <w:rsid w:val="00B42753"/>
    <w:rsid w:val="00B50493"/>
    <w:rsid w:val="00B550D4"/>
    <w:rsid w:val="00B56E67"/>
    <w:rsid w:val="00B61099"/>
    <w:rsid w:val="00B6183F"/>
    <w:rsid w:val="00B619E5"/>
    <w:rsid w:val="00B67885"/>
    <w:rsid w:val="00B7418F"/>
    <w:rsid w:val="00B80680"/>
    <w:rsid w:val="00B80B8D"/>
    <w:rsid w:val="00B825A2"/>
    <w:rsid w:val="00B92953"/>
    <w:rsid w:val="00B9416A"/>
    <w:rsid w:val="00BA1B75"/>
    <w:rsid w:val="00BA467C"/>
    <w:rsid w:val="00BA5F0F"/>
    <w:rsid w:val="00BB2B89"/>
    <w:rsid w:val="00BB5FC0"/>
    <w:rsid w:val="00BC0A63"/>
    <w:rsid w:val="00BC6207"/>
    <w:rsid w:val="00BC7991"/>
    <w:rsid w:val="00BD0ECD"/>
    <w:rsid w:val="00BD24BF"/>
    <w:rsid w:val="00BD3865"/>
    <w:rsid w:val="00BD6401"/>
    <w:rsid w:val="00C117EB"/>
    <w:rsid w:val="00C172FF"/>
    <w:rsid w:val="00C17E2C"/>
    <w:rsid w:val="00C23C70"/>
    <w:rsid w:val="00C24151"/>
    <w:rsid w:val="00C33B87"/>
    <w:rsid w:val="00C34F8D"/>
    <w:rsid w:val="00C3617C"/>
    <w:rsid w:val="00C415DA"/>
    <w:rsid w:val="00C42379"/>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5882"/>
    <w:rsid w:val="00CD6D0B"/>
    <w:rsid w:val="00CF105C"/>
    <w:rsid w:val="00CF754B"/>
    <w:rsid w:val="00D021DA"/>
    <w:rsid w:val="00D04942"/>
    <w:rsid w:val="00D062FB"/>
    <w:rsid w:val="00D064C6"/>
    <w:rsid w:val="00D07ACB"/>
    <w:rsid w:val="00D1788F"/>
    <w:rsid w:val="00D20855"/>
    <w:rsid w:val="00D224A1"/>
    <w:rsid w:val="00D23FF7"/>
    <w:rsid w:val="00D245EB"/>
    <w:rsid w:val="00D31F75"/>
    <w:rsid w:val="00D34F72"/>
    <w:rsid w:val="00D3691D"/>
    <w:rsid w:val="00D36E46"/>
    <w:rsid w:val="00D37417"/>
    <w:rsid w:val="00D375F7"/>
    <w:rsid w:val="00D46084"/>
    <w:rsid w:val="00D471E6"/>
    <w:rsid w:val="00D50112"/>
    <w:rsid w:val="00D504D7"/>
    <w:rsid w:val="00D55DBD"/>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650079-2B3A-49F9-87A1-9843C4DE2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4</TotalTime>
  <Pages>29</Pages>
  <Words>10027</Words>
  <Characters>54148</Characters>
  <Application>Microsoft Office Word</Application>
  <DocSecurity>0</DocSecurity>
  <Lines>451</Lines>
  <Paragraphs>12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404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677</cp:revision>
  <cp:lastPrinted>2003-10-22T01:33:00Z</cp:lastPrinted>
  <dcterms:created xsi:type="dcterms:W3CDTF">2018-05-30T22:47:00Z</dcterms:created>
  <dcterms:modified xsi:type="dcterms:W3CDTF">2020-05-24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